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16E64" w:rsidRPr="000E2E4F" w:rsidRDefault="003345DE">
      <w:pPr>
        <w:rPr>
          <w:rFonts w:ascii="Times New Roman" w:hAnsi="Times New Roman" w:cs="Times New Roman"/>
        </w:rPr>
      </w:pPr>
      <w:r w:rsidRPr="000E2E4F">
        <w:rPr>
          <w:rFonts w:ascii="Times New Roman" w:hAnsi="Times New Roman" w:cs="Times New Roman"/>
        </w:rPr>
        <w:t xml:space="preserve">Supplemental Table </w:t>
      </w:r>
      <w:r w:rsidR="000E2E4F">
        <w:rPr>
          <w:rFonts w:ascii="Times New Roman" w:hAnsi="Times New Roman" w:cs="Times New Roman"/>
        </w:rPr>
        <w:t>2</w:t>
      </w:r>
      <w:r w:rsidRPr="000E2E4F">
        <w:rPr>
          <w:rFonts w:ascii="Times New Roman" w:hAnsi="Times New Roman" w:cs="Times New Roman"/>
        </w:rPr>
        <w:t>.</w:t>
      </w:r>
    </w:p>
    <w:p w:rsidR="003345DE" w:rsidRPr="000E2E4F" w:rsidRDefault="003345DE">
      <w:pPr>
        <w:rPr>
          <w:rFonts w:ascii="Times New Roman" w:hAnsi="Times New Roman" w:cs="Times New Roman"/>
        </w:rPr>
      </w:pPr>
      <w:bookmarkStart w:id="0" w:name="_Hlk34723245"/>
      <w:r w:rsidRPr="000E2E4F">
        <w:rPr>
          <w:rFonts w:ascii="Times New Roman" w:hAnsi="Times New Roman" w:cs="Times New Roman"/>
        </w:rPr>
        <w:t>Individual Animal</w:t>
      </w:r>
      <w:r w:rsidR="000E2E4F">
        <w:rPr>
          <w:rFonts w:ascii="Times New Roman" w:hAnsi="Times New Roman" w:cs="Times New Roman"/>
        </w:rPr>
        <w:t xml:space="preserve">s </w:t>
      </w:r>
      <w:r w:rsidRPr="000E2E4F">
        <w:rPr>
          <w:rFonts w:ascii="Times New Roman" w:hAnsi="Times New Roman" w:cs="Times New Roman"/>
        </w:rPr>
        <w:t>Histopathological Findings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345"/>
        <w:gridCol w:w="1080"/>
        <w:gridCol w:w="1080"/>
        <w:gridCol w:w="5845"/>
      </w:tblGrid>
      <w:tr w:rsidR="003345DE" w:rsidRPr="000E2E4F" w:rsidTr="00040A40">
        <w:tc>
          <w:tcPr>
            <w:tcW w:w="9350" w:type="dxa"/>
            <w:gridSpan w:val="4"/>
          </w:tcPr>
          <w:bookmarkEnd w:id="0"/>
          <w:p w:rsidR="003345DE" w:rsidRPr="000E2E4F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0E2E4F">
              <w:rPr>
                <w:rFonts w:ascii="Times New Roman" w:hAnsi="Times New Roman" w:cs="Times New Roman"/>
                <w:sz w:val="20"/>
                <w:szCs w:val="20"/>
              </w:rPr>
              <w:t>Cisplatin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nimal#</w:t>
            </w:r>
          </w:p>
        </w:tc>
        <w:tc>
          <w:tcPr>
            <w:tcW w:w="1080" w:type="dxa"/>
            <w:vAlign w:val="center"/>
          </w:tcPr>
          <w:p w:rsidR="003345DE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pecies/</w:t>
            </w:r>
          </w:p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gender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ose group</w:t>
            </w:r>
          </w:p>
        </w:tc>
        <w:tc>
          <w:tcPr>
            <w:tcW w:w="5845" w:type="dxa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Histopathological finding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88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.5 mk</w:t>
            </w:r>
          </w:p>
        </w:tc>
        <w:tc>
          <w:tcPr>
            <w:tcW w:w="5845" w:type="dxa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papilla hemorrhage present, papilla single cell necrosis (1), tubule degeneration (4); Inj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site: subcutis hemorrhage present, exudation (2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93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.5 mk</w:t>
            </w:r>
          </w:p>
        </w:tc>
        <w:tc>
          <w:tcPr>
            <w:tcW w:w="5845" w:type="dxa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 xml:space="preserve">Kidney: interstitium cellular infiltration (2), tubule degeneration (4);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L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iver: lipidosi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focal (3); Inj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site: subcutis hemorrhage present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100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.5 mk</w:t>
            </w:r>
          </w:p>
        </w:tc>
        <w:tc>
          <w:tcPr>
            <w:tcW w:w="5845" w:type="dxa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interstitium cellular infiltration (3), tubule degeneration (4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101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.5 mk</w:t>
            </w:r>
          </w:p>
        </w:tc>
        <w:tc>
          <w:tcPr>
            <w:tcW w:w="5845" w:type="dxa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interstitium cellular infiltration (1), tubule degeneration (3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102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.5 mk</w:t>
            </w:r>
          </w:p>
        </w:tc>
        <w:tc>
          <w:tcPr>
            <w:tcW w:w="5845" w:type="dxa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tubule degeneration (3); Inj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site exudation (1)</w:t>
            </w:r>
          </w:p>
        </w:tc>
      </w:tr>
      <w:tr w:rsidR="003345DE" w:rsidRPr="002072FF" w:rsidTr="003345DE">
        <w:tc>
          <w:tcPr>
            <w:tcW w:w="9350" w:type="dxa"/>
            <w:gridSpan w:val="4"/>
            <w:vAlign w:val="center"/>
          </w:tcPr>
          <w:p w:rsidR="003345DE" w:rsidRPr="005C629D" w:rsidRDefault="003345DE" w:rsidP="004444A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efpirome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69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Rhesus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40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 xml:space="preserve">Kidney: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ubule basophilia 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t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ubule cast (1); Muscle: degeneration, focal (1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73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Rhesus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40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Muscle: degeneration focal (1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Rhesus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80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 xml:space="preserve">Kidney: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ellular infiltration (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t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ubule basophilia (4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ubule cast (3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ubule necrosis (2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56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Rhesus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80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 xml:space="preserve">Kidney: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ubul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basophilia (2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ubule cast 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ubule necrosis 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 xml:space="preserve"> Muscle: degeneration focal (1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82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Rhesus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80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 xml:space="preserve">Kidney: 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ubule basophilia (1)</w:t>
            </w:r>
          </w:p>
        </w:tc>
      </w:tr>
      <w:tr w:rsidR="003345DE" w:rsidRPr="002072FF" w:rsidTr="003345DE">
        <w:tc>
          <w:tcPr>
            <w:tcW w:w="9350" w:type="dxa"/>
            <w:gridSpan w:val="4"/>
            <w:vAlign w:val="center"/>
          </w:tcPr>
          <w:p w:rsidR="003345DE" w:rsidRPr="005C629D" w:rsidRDefault="003345DE" w:rsidP="003345D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yclosporine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92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accumulation macrophage foc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1)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, cast hyaline (1), artery degeneration mural focal (2), interstitium infiltrate cortical focal mononuclear 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tubule degeneration (1)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 xml:space="preserve">;  Stomach: mucosa hemorrhage focal (1), artery degeneration mural (2); Small intestine: artery degeneration mural focal (3), artery necrosis jejunal (4); Large intestines: artery degeneration mural focal (1); Spleen + Lymph node: 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 xml:space="preserve">ccumulation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acrophage (1); Thymus: depletion (3); Bone marrow: granulopoiesis increased (2); Injection site (various): hemorrhage (3), inflammation (3,4), necrosis (1,4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20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accumulation macrophage focal (1); Liver: vacuolation hepatocellular (1); Spleen + lymph node:  accumulation macrophage (1); Injection site (various): hemorrhage (3), inflammation (3,4), necrosis (3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32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accumulation macrophage focal (1), artery degeneration mural focal (1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tubule degeneration (1)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; Liver: infiltrate focal (1); Spleen: accumulation macrophage (1); lymph node: accumulation macrophage (2); Injection site (various): hemorrhage (2), inflammation (2,3,4), necrosis (1,2,3)</w:t>
            </w:r>
          </w:p>
        </w:tc>
      </w:tr>
      <w:tr w:rsidR="003345DE" w:rsidRPr="002072FF" w:rsidTr="003345DE">
        <w:tc>
          <w:tcPr>
            <w:tcW w:w="9350" w:type="dxa"/>
            <w:gridSpan w:val="4"/>
            <w:vAlign w:val="center"/>
          </w:tcPr>
          <w:p w:rsidR="003345DE" w:rsidRPr="005C629D" w:rsidRDefault="003345DE" w:rsidP="003345D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Naproxen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41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0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tubule degeneration epithelial (2), dilatation (3), regeneration (2), cellular cast (2), crystals (1), inflammation (2) papilla edema (1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45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0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tubule degeneration epithelial (1), dilatation (2), regeneration (2), cellular cast 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), crystals (1), inflammation (2) papilla edema (1), papilla vacuolation (1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0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tubule degeneration epithelial (2), dilatation (2), regeneration (2), cellular cast 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), crystals (0), inflammation (1) papilla edema (1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59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0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tubule degeneration epithelial (2), dilatation (2), regeneration (2), cellular cast (1), crystals (1), inflammation (1) papilla edema (1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42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40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tubule degeneration epithelial (2), dilatation (2), regeneration (2), cellular cast (2), crystals (1), inflammation (2) papilla edema (1), papilla vacuolation (1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61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40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Sacrificed early at SD11. Kidney: tubule degeneration epithelial (2), dilatation (3), regeneration (1), cellular cast (2), crystals (1), inflammation (1), papilla necrosis (1); Ovary: necrosis unilateral (4); Adrenal: zona fasciculata hypertrophy (1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65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40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tubule degeneration epithelial (2), dilatation (3), regeneration (2), cellular cast (2), crystals (1), inflammation (2); Ovary: cyst present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67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40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Found dead</w:t>
            </w:r>
          </w:p>
        </w:tc>
      </w:tr>
      <w:tr w:rsidR="003345DE" w:rsidRPr="002072FF" w:rsidTr="00040A40">
        <w:tc>
          <w:tcPr>
            <w:tcW w:w="9350" w:type="dxa"/>
            <w:gridSpan w:val="4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Everninomicin/gentamicin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001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/1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cast bilateral (1), tubule degeneration bilateral (3), tubule regeneration bilateral (1); Injection site: inflammation perivascular (2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002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/1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cast bilateral (1), tubule degeneration bilateral (3), tubule regeneration bilateral (2), mononuclear cell infiltrate minimal; Injection site: inflammation perivascular (2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501</w:t>
            </w:r>
          </w:p>
        </w:tc>
        <w:tc>
          <w:tcPr>
            <w:tcW w:w="1080" w:type="dxa"/>
            <w:vAlign w:val="center"/>
          </w:tcPr>
          <w:p w:rsidR="003345DE" w:rsidRPr="005C629D" w:rsidRDefault="004F0FB8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F</w:t>
            </w:r>
            <w:bookmarkStart w:id="1" w:name="_GoBack"/>
            <w:bookmarkEnd w:id="1"/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/1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cast bilateral (2), tubule degeneration bilateral (3), tubule regeneration bilater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(1); Injection site: inflammation perivascular (3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502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/1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cast bilateral (1); tubule degeneration bilateral (3); Injection site: inflammation perivascular (2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003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/1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cast bilateral (1), tubule degeneration bilateral (1), tubule regeneration bilateral 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), cellular infiltration bilateral (1), mononuclear cell infiltrate minimal; Injection site: inflammation perivascular (3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004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/1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cast bilateral (1), tubule regeneration bilateral (1), cellular infiltration bilateral (1); Injection site: inflammation perivascular 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); Brain: degeneration focal (1); Thymus: atrophy (1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503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/1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tubule degeneration bilateral (1), tubule regeneration bilateral (2), cellular infiltration bilateral (1), mononuclear cell infiltrate minimal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2504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0/1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cast bilateral (1), tubule degeneration bilateral (1), tubule regeneration bilateral (2), cellular infiltration bilateral (1), mononuclear cell infiltrate minimal; Injection site: inflammation perivascular (3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3001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/1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cast bilateral (3), tubule degeneration bilateral (3), tubule regeneration bilateral (1); Liver: degeneration multifocal (1), centrilobular cell swelling; Adrenal: hemorrhage-multifocal bilateral; Injection site: inflammation perivascular (1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3002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/1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cast bilateral (2), tubule degeneration bilateral (2), tubule regeneration bilateral (1); Skin: ulcer focal; Stomach: erosion and ulcer; Small Intestine: duodenum erosion minimal; Injection site: inflammation perivascular (2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3501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/1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cast bilater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(3), tubule degeneration bilateral (3), tubule regeneration bilateral(2); Liver: necrosis-hemorrhagic (1); Adrenal: hemorrhage-multifocal bilateral; Heart: hemorrhage focal, left ventricle, minimal with degeneration; Injection site: inflammation perivascular (2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3003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/1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cast bilateral (1), tubule degeneration bilateral (1), tubule regeneration bilater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(1), cellular infiltration bilateral (1); Injection site: inflammation perivascular (1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3004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M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/1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tubule degeneration bilateral (1), tubule regeneration bilateral (1), cellular infiltration bilateral (1); Thymus: atrophy (2); Liver: necrosis-hemorrhagic (1), inflammation mixed focal (2)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3502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/1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cast bilateral (1), tubule degeneration bilateral (1), tubule regeneration bilateral (2), cellular infiltration bilateral (2), mononuclear cell infiltrate mild</w:t>
            </w:r>
          </w:p>
        </w:tc>
      </w:tr>
      <w:tr w:rsidR="003345DE" w:rsidRPr="002072FF" w:rsidTr="003345DE">
        <w:tc>
          <w:tcPr>
            <w:tcW w:w="1345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3503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Cyno F</w:t>
            </w:r>
          </w:p>
        </w:tc>
        <w:tc>
          <w:tcPr>
            <w:tcW w:w="1080" w:type="dxa"/>
            <w:vAlign w:val="center"/>
          </w:tcPr>
          <w:p w:rsidR="003345DE" w:rsidRPr="005C629D" w:rsidRDefault="003345DE" w:rsidP="003345D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60/10 mkd</w:t>
            </w:r>
          </w:p>
        </w:tc>
        <w:tc>
          <w:tcPr>
            <w:tcW w:w="5845" w:type="dxa"/>
            <w:vAlign w:val="bottom"/>
          </w:tcPr>
          <w:p w:rsidR="003345DE" w:rsidRPr="005C629D" w:rsidRDefault="003345DE" w:rsidP="00040A40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5C629D">
              <w:rPr>
                <w:rFonts w:ascii="Times New Roman" w:hAnsi="Times New Roman" w:cs="Times New Roman"/>
                <w:sz w:val="20"/>
                <w:szCs w:val="20"/>
              </w:rPr>
              <w:t>Kidney: cast bilateral (4); tubule degeneration bilateral (2), tubule regeneration bilateral (1), cellular infiltration bilateral (1); Brain: necrosis multifocal (2); Liver: Kupfer cell hypertrophy (1), large macrophages in prominent space of Disse; Injection site: inflammation perivascular (2)</w:t>
            </w:r>
          </w:p>
        </w:tc>
      </w:tr>
    </w:tbl>
    <w:p w:rsidR="003345DE" w:rsidRDefault="003345DE"/>
    <w:p w:rsidR="003345DE" w:rsidRPr="00EA7EE8" w:rsidRDefault="003345DE" w:rsidP="003345DE">
      <w:pPr>
        <w:pStyle w:val="BodyText3"/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Scoring grades follow </w:t>
      </w:r>
      <w:r w:rsidRPr="00EA7EE8">
        <w:rPr>
          <w:rFonts w:ascii="Times New Roman" w:hAnsi="Times New Roman"/>
          <w:sz w:val="24"/>
          <w:szCs w:val="24"/>
        </w:rPr>
        <w:t xml:space="preserve">standardized PSTC Nephrotoxicity Working </w:t>
      </w:r>
      <w:bookmarkStart w:id="2" w:name="_Hlk34121739"/>
      <w:r w:rsidRPr="00EA7EE8">
        <w:rPr>
          <w:rFonts w:ascii="Times New Roman" w:hAnsi="Times New Roman"/>
          <w:sz w:val="24"/>
          <w:szCs w:val="24"/>
        </w:rPr>
        <w:t xml:space="preserve">Group histopathological lexicon with a severity score scale of 0 to 5:  0 (no observable pathology), 1 (minimal or very slight), 2 (mild or slight), 3 (moderate), 4 (marked), or 5 (severe) </w:t>
      </w:r>
      <w:r w:rsidRPr="00EA7EE8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aXN0YXJlPC9BdXRob3I+PFJlY051bT4yODwvUmVjTnVt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TaXN0YXJlPC9BdXRob3I+PFJlY051bT4yODwvUmVjTnVt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</w:fldData>
        </w:fldChar>
      </w:r>
      <w:r>
        <w:rPr>
          <w:rFonts w:ascii="Times New Roman" w:hAnsi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/>
          <w:sz w:val="24"/>
          <w:szCs w:val="24"/>
        </w:rPr>
      </w:r>
      <w:r>
        <w:rPr>
          <w:rFonts w:ascii="Times New Roman" w:hAnsi="Times New Roman"/>
          <w:sz w:val="24"/>
          <w:szCs w:val="24"/>
        </w:rPr>
        <w:fldChar w:fldCharType="end"/>
      </w:r>
      <w:r w:rsidRPr="00EA7EE8">
        <w:rPr>
          <w:rFonts w:ascii="Times New Roman" w:hAnsi="Times New Roman"/>
          <w:sz w:val="24"/>
          <w:szCs w:val="24"/>
        </w:rPr>
      </w:r>
      <w:r w:rsidRPr="00EA7EE8">
        <w:rPr>
          <w:rFonts w:ascii="Times New Roman" w:hAnsi="Times New Roman"/>
          <w:sz w:val="24"/>
          <w:szCs w:val="24"/>
        </w:rPr>
        <w:fldChar w:fldCharType="separate"/>
      </w:r>
      <w:r w:rsidRPr="00F22D58">
        <w:rPr>
          <w:rFonts w:ascii="Times New Roman" w:hAnsi="Times New Roman"/>
          <w:noProof/>
          <w:sz w:val="24"/>
          <w:szCs w:val="24"/>
          <w:vertAlign w:val="superscript"/>
        </w:rPr>
        <w:t>15</w:t>
      </w:r>
      <w:r w:rsidRPr="00EA7EE8">
        <w:rPr>
          <w:rFonts w:ascii="Times New Roman" w:hAnsi="Times New Roman"/>
          <w:sz w:val="24"/>
          <w:szCs w:val="24"/>
        </w:rPr>
        <w:fldChar w:fldCharType="end"/>
      </w:r>
      <w:r w:rsidRPr="00EA7EE8">
        <w:rPr>
          <w:rFonts w:ascii="Times New Roman" w:hAnsi="Times New Roman"/>
          <w:sz w:val="24"/>
          <w:szCs w:val="24"/>
        </w:rPr>
        <w:t xml:space="preserve">.  </w:t>
      </w:r>
    </w:p>
    <w:bookmarkEnd w:id="2"/>
    <w:p w:rsidR="003345DE" w:rsidRDefault="003345DE"/>
    <w:sectPr w:rsidR="003345D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345DE" w:rsidRDefault="003345DE" w:rsidP="003345DE">
      <w:pPr>
        <w:spacing w:after="0" w:line="240" w:lineRule="auto"/>
      </w:pPr>
      <w:r>
        <w:separator/>
      </w:r>
    </w:p>
  </w:endnote>
  <w:endnote w:type="continuationSeparator" w:id="0">
    <w:p w:rsidR="003345DE" w:rsidRDefault="003345DE" w:rsidP="003345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345DE" w:rsidRDefault="003345DE" w:rsidP="003345DE">
      <w:pPr>
        <w:spacing w:after="0" w:line="240" w:lineRule="auto"/>
      </w:pPr>
      <w:r>
        <w:separator/>
      </w:r>
    </w:p>
  </w:footnote>
  <w:footnote w:type="continuationSeparator" w:id="0">
    <w:p w:rsidR="003345DE" w:rsidRDefault="003345DE" w:rsidP="003345D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345DE"/>
    <w:rsid w:val="000E2E4F"/>
    <w:rsid w:val="002926FA"/>
    <w:rsid w:val="003345DE"/>
    <w:rsid w:val="004444AF"/>
    <w:rsid w:val="004F0FB8"/>
    <w:rsid w:val="00D23E46"/>
    <w:rsid w:val="00DC36D3"/>
    <w:rsid w:val="00F503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5:chartTrackingRefBased/>
  <w15:docId w15:val="{09D64369-DC41-49EB-977C-13FEF2AAAE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iPriority="0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345D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345DE"/>
  </w:style>
  <w:style w:type="paragraph" w:styleId="Footer">
    <w:name w:val="footer"/>
    <w:basedOn w:val="Normal"/>
    <w:link w:val="FooterChar"/>
    <w:uiPriority w:val="99"/>
    <w:unhideWhenUsed/>
    <w:rsid w:val="003345D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345DE"/>
  </w:style>
  <w:style w:type="table" w:styleId="TableGrid">
    <w:name w:val="Table Grid"/>
    <w:basedOn w:val="TableNormal"/>
    <w:uiPriority w:val="39"/>
    <w:rsid w:val="003345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3">
    <w:name w:val="Body Text 3"/>
    <w:basedOn w:val="Normal"/>
    <w:link w:val="BodyText3Char"/>
    <w:rsid w:val="003345DE"/>
    <w:pPr>
      <w:spacing w:after="120" w:line="240" w:lineRule="auto"/>
    </w:pPr>
    <w:rPr>
      <w:rFonts w:ascii="Arial" w:eastAsia="Times New Roman" w:hAnsi="Arial" w:cs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rsid w:val="003345DE"/>
    <w:rPr>
      <w:rFonts w:ascii="Arial" w:eastAsia="Times New Roman" w:hAnsi="Arial" w:cs="Times New Roman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isl xmlns:xsi="http://www.w3.org/2001/XMLSchema-instance" xmlns:xsd="http://www.w3.org/2001/XMLSchema" xmlns="http://www.boldonjames.com/2008/01/sie/internal/label" sislVersion="0" policy="a10f9ac0-5937-4b4f-b459-96aedd9ed2c5" origin="userSelected">
  <element uid="9920fcc9-9f43-4d43-9e3e-b98a219cfd55" value=""/>
</sisl>
</file>

<file path=customXml/itemProps1.xml><?xml version="1.0" encoding="utf-8"?>
<ds:datastoreItem xmlns:ds="http://schemas.openxmlformats.org/officeDocument/2006/customXml" ds:itemID="{8EBBCF89-AA00-47C3-9BF3-0126C6AC6AF3}">
  <ds:schemaRefs>
    <ds:schemaRef ds:uri="http://www.w3.org/2001/XMLSchema"/>
    <ds:schemaRef ds:uri="http://www.boldonjames.com/2008/01/sie/internal/label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3</Pages>
  <Words>1094</Words>
  <Characters>6239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lasakova, Katerina</dc:creator>
  <cp:keywords/>
  <dc:description/>
  <cp:lastModifiedBy>Vlasakova, Katerina</cp:lastModifiedBy>
  <cp:revision>5</cp:revision>
  <dcterms:created xsi:type="dcterms:W3CDTF">2020-03-06T19:20:00Z</dcterms:created>
  <dcterms:modified xsi:type="dcterms:W3CDTF">2020-04-28T16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IndexRef">
    <vt:lpwstr>ad8cf6d8-b592-469f-8058-ec274d3801ac</vt:lpwstr>
  </property>
  <property fmtid="{D5CDD505-2E9C-101B-9397-08002B2CF9AE}" pid="3" name="bjSaver">
    <vt:lpwstr>SP4wGQNjeilk3WQlUgnn3q85nW2wK5jf</vt:lpwstr>
  </property>
  <property fmtid="{D5CDD505-2E9C-101B-9397-08002B2CF9AE}" pid="4" name="bjDocumentLabelXML">
    <vt:lpwstr>&lt;?xml version="1.0" encoding="us-ascii"?&gt;&lt;sisl xmlns:xsi="http://www.w3.org/2001/XMLSchema-instance" xmlns:xsd="http://www.w3.org/2001/XMLSchema" sislVersion="0" policy="a10f9ac0-5937-4b4f-b459-96aedd9ed2c5" origin="userSelected" xmlns="http://www.boldonj</vt:lpwstr>
  </property>
  <property fmtid="{D5CDD505-2E9C-101B-9397-08002B2CF9AE}" pid="5" name="bjDocumentLabelXML-0">
    <vt:lpwstr>ames.com/2008/01/sie/internal/label"&gt;&lt;element uid="9920fcc9-9f43-4d43-9e3e-b98a219cfd55" value="" /&gt;&lt;/sisl&gt;</vt:lpwstr>
  </property>
  <property fmtid="{D5CDD505-2E9C-101B-9397-08002B2CF9AE}" pid="6" name="bjDocumentSecurityLabel">
    <vt:lpwstr>Not Classified</vt:lpwstr>
  </property>
</Properties>
</file>